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EEDE95" w14:textId="77777777" w:rsidR="00B81740" w:rsidRDefault="007B25FE">
      <w:pPr>
        <w:rPr>
          <w:b/>
          <w:u w:val="single"/>
        </w:rPr>
      </w:pPr>
      <w:r w:rsidRPr="007B25FE">
        <w:rPr>
          <w:b/>
          <w:u w:val="single"/>
        </w:rPr>
        <w:t>Editorial comments</w:t>
      </w:r>
    </w:p>
    <w:p w14:paraId="56DDD83D" w14:textId="77777777" w:rsidR="007B25FE" w:rsidRDefault="007B25FE">
      <w:pPr>
        <w:rPr>
          <w:b/>
          <w:u w:val="single"/>
        </w:rPr>
      </w:pPr>
    </w:p>
    <w:p w14:paraId="17BD7B66" w14:textId="77777777" w:rsidR="007B25FE" w:rsidRDefault="007B25FE" w:rsidP="00D97E98">
      <w:pPr>
        <w:jc w:val="both"/>
        <w:rPr>
          <w:b/>
        </w:rPr>
      </w:pPr>
      <w:r w:rsidRPr="007B25FE">
        <w:rPr>
          <w:b/>
        </w:rPr>
        <w:t>1. Please take this opportunity to thoroughly proofread the manuscript to ensure that there are no spelling or grammar issues.</w:t>
      </w:r>
    </w:p>
    <w:p w14:paraId="5B33A65C" w14:textId="77777777" w:rsidR="007B25FE" w:rsidRDefault="007B25FE" w:rsidP="00D97E98">
      <w:pPr>
        <w:jc w:val="both"/>
        <w:rPr>
          <w:b/>
        </w:rPr>
      </w:pPr>
    </w:p>
    <w:p w14:paraId="6781FB00" w14:textId="3A22BF3A" w:rsidR="007B25FE" w:rsidRDefault="00807D7F" w:rsidP="00D97E98">
      <w:pPr>
        <w:jc w:val="both"/>
      </w:pPr>
      <w:r>
        <w:t xml:space="preserve">We thank the Editor for the kind suggestion. </w:t>
      </w:r>
      <w:r w:rsidR="007B25FE">
        <w:t>We have carefully read the manuscript and corrected all spelling and gram</w:t>
      </w:r>
      <w:r w:rsidR="009F4D39">
        <w:t>mar mistakes</w:t>
      </w:r>
      <w:r w:rsidR="006700C8">
        <w:t xml:space="preserve"> </w:t>
      </w:r>
      <w:r w:rsidR="009F4D39">
        <w:t>we identified</w:t>
      </w:r>
      <w:r w:rsidR="007B25FE">
        <w:t>.</w:t>
      </w:r>
    </w:p>
    <w:p w14:paraId="3E81D465" w14:textId="77777777" w:rsidR="00807D7F" w:rsidRDefault="007B25FE" w:rsidP="00D97E98">
      <w:pPr>
        <w:jc w:val="both"/>
        <w:rPr>
          <w:b/>
        </w:rPr>
      </w:pPr>
      <w:r w:rsidRPr="007B25FE">
        <w:rPr>
          <w:b/>
        </w:rPr>
        <w:br/>
        <w:t>2. Please obtain explicit copyright permission to reuse any figures (including TOC)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3577AF75" w14:textId="77777777" w:rsidR="00807D7F" w:rsidRDefault="00807D7F" w:rsidP="00D97E98">
      <w:pPr>
        <w:jc w:val="both"/>
        <w:rPr>
          <w:b/>
        </w:rPr>
      </w:pPr>
    </w:p>
    <w:p w14:paraId="2B20A3E6" w14:textId="485345DA" w:rsidR="00807D7F" w:rsidRDefault="00807D7F" w:rsidP="00D97E98">
      <w:pPr>
        <w:jc w:val="both"/>
      </w:pPr>
      <w:r>
        <w:t xml:space="preserve">The protocol presented here is routinely used in our lab and was also implemented in our recent publication in </w:t>
      </w:r>
      <w:r w:rsidRPr="00807D7F">
        <w:rPr>
          <w:i/>
        </w:rPr>
        <w:t>Cell Reports</w:t>
      </w:r>
      <w:r w:rsidR="009844F3">
        <w:fldChar w:fldCharType="begin">
          <w:fldData xml:space="preserve">PEVuZE5vdGU+PENpdGU+PEF1dGhvcj5TYW50b3JvPC9BdXRob3I+PFllYXI+MjAxOTwvWWVhcj48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</w:fldData>
        </w:fldChar>
      </w:r>
      <w:r w:rsidR="0052715F">
        <w:instrText xml:space="preserve"> ADDIN EN.CITE </w:instrText>
      </w:r>
      <w:r w:rsidR="0052715F">
        <w:fldChar w:fldCharType="begin">
          <w:fldData xml:space="preserve">PEVuZE5vdGU+PENpdGU+PEF1dGhvcj5TYW50b3JvPC9BdXRob3I+PFllYXI+MjAxOTwvWWVhcj48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</w:fldData>
        </w:fldChar>
      </w:r>
      <w:r w:rsidR="0052715F">
        <w:instrText xml:space="preserve"> ADDIN EN.CITE.DATA </w:instrText>
      </w:r>
      <w:r w:rsidR="0052715F">
        <w:fldChar w:fldCharType="end"/>
      </w:r>
      <w:r w:rsidR="009844F3">
        <w:fldChar w:fldCharType="separate"/>
      </w:r>
      <w:r w:rsidR="009844F3" w:rsidRPr="009844F3">
        <w:rPr>
          <w:noProof/>
          <w:vertAlign w:val="superscript"/>
        </w:rPr>
        <w:t>1</w:t>
      </w:r>
      <w:r w:rsidR="009844F3">
        <w:fldChar w:fldCharType="end"/>
      </w:r>
      <w:r>
        <w:t xml:space="preserve">. However, the growth curves shown on Figure 1 of the present manuscript have been calculated and drawn based on different datasets (provided in Table 1) than the ones used in the Cell Reports research </w:t>
      </w:r>
      <w:r w:rsidR="00212813">
        <w:t xml:space="preserve">article. Therefore, Figure 1 is </w:t>
      </w:r>
      <w:r w:rsidR="006A46D4">
        <w:t>original and not adapted from a previous publication</w:t>
      </w:r>
      <w:r w:rsidR="002C6D12">
        <w:t xml:space="preserve">, </w:t>
      </w:r>
      <w:r w:rsidR="00B260C2">
        <w:t>lifting the need to request any copyright permission.</w:t>
      </w:r>
    </w:p>
    <w:p w14:paraId="0EF7BEAC" w14:textId="77777777" w:rsidR="00B260C2" w:rsidRDefault="007B25FE" w:rsidP="00D97E98">
      <w:pPr>
        <w:jc w:val="both"/>
        <w:rPr>
          <w:b/>
        </w:rPr>
      </w:pPr>
      <w:r w:rsidRPr="007B25FE">
        <w:rPr>
          <w:rFonts w:ascii="PMingLiU" w:eastAsia="PMingLiU" w:hAnsi="PMingLiU" w:cs="PMingLiU"/>
          <w:b/>
        </w:rPr>
        <w:br/>
      </w:r>
      <w:r w:rsidRPr="007B25FE">
        <w:rPr>
          <w:b/>
        </w:rPr>
        <w:t>3. Please adjust the numbering of the Protocol to follow the JoVE Instructions for Authors. For example, 1 should be followed by 1.1 and then 1.1.1 and 1.1.2 if necessary. Please refrain from using bullets or dashes.</w:t>
      </w:r>
    </w:p>
    <w:p w14:paraId="179875CB" w14:textId="77777777" w:rsidR="00B260C2" w:rsidRDefault="00B260C2" w:rsidP="00D97E98">
      <w:pPr>
        <w:jc w:val="both"/>
        <w:rPr>
          <w:b/>
        </w:rPr>
      </w:pPr>
    </w:p>
    <w:p w14:paraId="05370C9C" w14:textId="2A016409" w:rsidR="00B260C2" w:rsidRDefault="00B260C2" w:rsidP="00D97E98">
      <w:pPr>
        <w:jc w:val="both"/>
      </w:pPr>
      <w:r>
        <w:t>The numbering format has been adjusted according to JoVE instructions and all bullets and dashes have been removed from the manuscript.</w:t>
      </w:r>
    </w:p>
    <w:p w14:paraId="0467DA64" w14:textId="77777777" w:rsidR="00B260C2" w:rsidRDefault="007B25FE" w:rsidP="00D97E98">
      <w:pPr>
        <w:jc w:val="both"/>
        <w:rPr>
          <w:b/>
        </w:rPr>
      </w:pPr>
      <w:r w:rsidRPr="007B25FE">
        <w:rPr>
          <w:b/>
        </w:rPr>
        <w:br/>
        <w:t>4. Please highlight complete sentences (not parts of sentences) for filming.</w:t>
      </w:r>
    </w:p>
    <w:p w14:paraId="588AE3AE" w14:textId="77777777" w:rsidR="00B260C2" w:rsidRDefault="00B260C2" w:rsidP="00D97E98">
      <w:pPr>
        <w:jc w:val="both"/>
        <w:rPr>
          <w:b/>
        </w:rPr>
      </w:pPr>
    </w:p>
    <w:p w14:paraId="7D480569" w14:textId="1475EF72" w:rsidR="00577B5C" w:rsidRDefault="00577B5C" w:rsidP="00D97E98">
      <w:pPr>
        <w:jc w:val="both"/>
      </w:pPr>
      <w:r>
        <w:t>We thank the Editor for pointing out this requirement. We have now taken care of highli</w:t>
      </w:r>
      <w:r w:rsidR="00F04F79">
        <w:t>ghting complete sentences</w:t>
      </w:r>
      <w:r>
        <w:t xml:space="preserve"> for filming.</w:t>
      </w:r>
    </w:p>
    <w:p w14:paraId="00871834" w14:textId="4F04930A" w:rsidR="007B25FE" w:rsidRDefault="007B25FE" w:rsidP="00D97E98">
      <w:pPr>
        <w:jc w:val="both"/>
        <w:rPr>
          <w:b/>
        </w:rPr>
      </w:pPr>
      <w:r w:rsidRPr="007B25FE">
        <w:rPr>
          <w:b/>
        </w:rPr>
        <w:br/>
        <w:t>5. Please do not abbreviate journal titles for references.</w:t>
      </w:r>
    </w:p>
    <w:p w14:paraId="313A6584" w14:textId="77777777" w:rsidR="006700C8" w:rsidRDefault="006700C8" w:rsidP="00D97E98">
      <w:pPr>
        <w:jc w:val="both"/>
        <w:rPr>
          <w:b/>
        </w:rPr>
      </w:pPr>
    </w:p>
    <w:p w14:paraId="28553EB7" w14:textId="32CD5C31" w:rsidR="006700C8" w:rsidRPr="006700C8" w:rsidRDefault="006700C8" w:rsidP="00D97E98">
      <w:pPr>
        <w:jc w:val="both"/>
      </w:pPr>
      <w:r>
        <w:t>We apologize for the use of abb</w:t>
      </w:r>
      <w:r w:rsidR="00F342DA">
        <w:t>reviated journal titles in the bibliography</w:t>
      </w:r>
      <w:r>
        <w:t>. We have now introduced full journal names for all references through EndNote.</w:t>
      </w:r>
    </w:p>
    <w:p w14:paraId="7B6C01C0" w14:textId="77777777" w:rsidR="00664A81" w:rsidRDefault="00664A81" w:rsidP="00D97E98">
      <w:pPr>
        <w:jc w:val="both"/>
        <w:rPr>
          <w:b/>
        </w:rPr>
      </w:pPr>
    </w:p>
    <w:p w14:paraId="6AE1DC7A" w14:textId="77777777" w:rsidR="006700C8" w:rsidRPr="006700C8" w:rsidRDefault="006700C8" w:rsidP="006700C8">
      <w:pPr>
        <w:jc w:val="both"/>
        <w:rPr>
          <w:b/>
          <w:bCs/>
          <w:u w:val="single"/>
        </w:rPr>
      </w:pPr>
      <w:r w:rsidRPr="006700C8">
        <w:rPr>
          <w:b/>
          <w:bCs/>
          <w:u w:val="single"/>
        </w:rPr>
        <w:t>Reviewers' comments:</w:t>
      </w:r>
    </w:p>
    <w:p w14:paraId="3CDF8151" w14:textId="77777777" w:rsidR="006700C8" w:rsidRDefault="006700C8" w:rsidP="006700C8">
      <w:pPr>
        <w:jc w:val="both"/>
        <w:rPr>
          <w:b/>
        </w:rPr>
      </w:pPr>
      <w:r w:rsidRPr="006700C8">
        <w:br/>
      </w:r>
      <w:r w:rsidRPr="006700C8">
        <w:rPr>
          <w:b/>
        </w:rPr>
        <w:t>Reviewer #1:</w:t>
      </w:r>
    </w:p>
    <w:p w14:paraId="400B5304" w14:textId="77777777" w:rsidR="00570789" w:rsidRDefault="006700C8" w:rsidP="006700C8">
      <w:pPr>
        <w:jc w:val="both"/>
        <w:rPr>
          <w:b/>
        </w:rPr>
      </w:pPr>
      <w:r w:rsidRPr="006700C8">
        <w:br/>
      </w:r>
      <w:r w:rsidRPr="006700C8">
        <w:rPr>
          <w:b/>
        </w:rPr>
        <w:t>This is a very useful contribution and I find no objections to its publication in Jove. In spite of current advancements on organoids from mouse mammary gland (e.g., ref 17) and human mammary tumors, mammosphere cultures remains extremely useful and quantitative tools to measure self renewal and the team was among the pioneers of this methodology.</w:t>
      </w:r>
    </w:p>
    <w:p w14:paraId="7CFF0608" w14:textId="728D4C85" w:rsidR="00570789" w:rsidRDefault="00570789" w:rsidP="006700C8">
      <w:pPr>
        <w:jc w:val="both"/>
      </w:pPr>
      <w:r>
        <w:lastRenderedPageBreak/>
        <w:t xml:space="preserve">We thank Reviewer #1 for dedicating the time to carefully read our manuscript and to provide </w:t>
      </w:r>
      <w:r w:rsidR="009F4D39">
        <w:t>valuable feedback</w:t>
      </w:r>
      <w:r>
        <w:t>.</w:t>
      </w:r>
    </w:p>
    <w:p w14:paraId="36FC02A8" w14:textId="026171C4" w:rsidR="006700C8" w:rsidRDefault="006700C8" w:rsidP="006700C8">
      <w:pPr>
        <w:jc w:val="both"/>
      </w:pPr>
    </w:p>
    <w:p w14:paraId="54439C91" w14:textId="7ED201AC" w:rsidR="006700C8" w:rsidRPr="006700C8" w:rsidRDefault="006700C8" w:rsidP="006700C8">
      <w:pPr>
        <w:jc w:val="both"/>
        <w:rPr>
          <w:b/>
        </w:rPr>
      </w:pPr>
      <w:r w:rsidRPr="006700C8">
        <w:br/>
      </w:r>
      <w:r w:rsidRPr="006700C8">
        <w:rPr>
          <w:b/>
        </w:rPr>
        <w:t>Reviewer #2:</w:t>
      </w:r>
    </w:p>
    <w:p w14:paraId="59972EC6" w14:textId="77777777" w:rsidR="006700C8" w:rsidRDefault="006700C8" w:rsidP="006700C8">
      <w:pPr>
        <w:jc w:val="both"/>
        <w:rPr>
          <w:b/>
        </w:rPr>
      </w:pPr>
      <w:r w:rsidRPr="006700C8">
        <w:br/>
      </w:r>
      <w:r w:rsidRPr="006700C8">
        <w:br/>
      </w:r>
      <w:r w:rsidRPr="006700C8">
        <w:rPr>
          <w:b/>
        </w:rPr>
        <w:t>1- I invite the authors to increase number of details and options (i.e. motion rpm, water bath or incubation times).</w:t>
      </w:r>
    </w:p>
    <w:p w14:paraId="6F5620E0" w14:textId="77777777" w:rsidR="00570789" w:rsidRDefault="00570789" w:rsidP="006700C8">
      <w:pPr>
        <w:jc w:val="both"/>
        <w:rPr>
          <w:b/>
        </w:rPr>
      </w:pPr>
    </w:p>
    <w:p w14:paraId="430F97D2" w14:textId="4DA63703" w:rsidR="00570789" w:rsidRPr="00570789" w:rsidRDefault="00570789" w:rsidP="006700C8">
      <w:pPr>
        <w:jc w:val="both"/>
      </w:pPr>
      <w:r>
        <w:t>We thank Reviewer #2</w:t>
      </w:r>
      <w:r w:rsidR="00847F88">
        <w:t xml:space="preserve"> for bringing this issue to our attention.</w:t>
      </w:r>
      <w:r>
        <w:t xml:space="preserve"> We ha</w:t>
      </w:r>
      <w:r w:rsidR="00847F88">
        <w:t>ve carefully read the protocol</w:t>
      </w:r>
      <w:r>
        <w:t xml:space="preserve"> and added all missing information regarding motion rpm and incubation times. We have also added the option of overnight digestion with gentle collagenase/hyaluronidase enzyme mixes to provide more flexibility to the readers. We hope to </w:t>
      </w:r>
      <w:r w:rsidR="00847F88">
        <w:t>have address</w:t>
      </w:r>
      <w:r w:rsidR="009F4D39">
        <w:t>ed</w:t>
      </w:r>
      <w:r w:rsidR="00847F88">
        <w:t xml:space="preserve"> all points</w:t>
      </w:r>
      <w:r w:rsidR="009F4D39">
        <w:t xml:space="preserve"> of interest</w:t>
      </w:r>
      <w:r>
        <w:t>.</w:t>
      </w:r>
    </w:p>
    <w:p w14:paraId="13E099C1" w14:textId="56A8C8E8" w:rsidR="006700C8" w:rsidRDefault="006700C8" w:rsidP="006700C8">
      <w:pPr>
        <w:jc w:val="both"/>
        <w:rPr>
          <w:b/>
        </w:rPr>
      </w:pPr>
      <w:r w:rsidRPr="006700C8">
        <w:rPr>
          <w:b/>
        </w:rPr>
        <w:br/>
        <w:t>2- the cell density should be reduced.</w:t>
      </w:r>
    </w:p>
    <w:p w14:paraId="2430429A" w14:textId="77777777" w:rsidR="00570789" w:rsidRDefault="00570789" w:rsidP="006700C8">
      <w:pPr>
        <w:jc w:val="both"/>
        <w:rPr>
          <w:b/>
        </w:rPr>
      </w:pPr>
    </w:p>
    <w:p w14:paraId="6A77CB02" w14:textId="4E85B302" w:rsidR="00570789" w:rsidRPr="00570789" w:rsidRDefault="00570789" w:rsidP="006700C8">
      <w:pPr>
        <w:jc w:val="both"/>
      </w:pPr>
      <w:r>
        <w:t>We agree with Reviewer #2 that keeping a low cell density is critical for the serial re</w:t>
      </w:r>
      <w:r w:rsidR="009F4D39">
        <w:t>-</w:t>
      </w:r>
      <w:r>
        <w:t>plating mammosphere assay</w:t>
      </w:r>
      <w:r w:rsidR="00F15C7D">
        <w:t xml:space="preserve"> (we kindly refer to </w:t>
      </w:r>
      <w:r w:rsidR="006D6695">
        <w:t>Discussion, paragraph</w:t>
      </w:r>
      <w:r w:rsidR="009F4D39">
        <w:t xml:space="preserve"> 2</w:t>
      </w:r>
      <w:bookmarkStart w:id="0" w:name="_GoBack"/>
      <w:bookmarkEnd w:id="0"/>
      <w:r w:rsidR="00F15C7D">
        <w:t>)</w:t>
      </w:r>
      <w:r>
        <w:t xml:space="preserve">. </w:t>
      </w:r>
      <w:r w:rsidR="00F15C7D">
        <w:t xml:space="preserve">In fact, we consider 20,000 cells/mL as the maximum cell density that can be employed for such experiments, in order to accommodate additional downstream applications (e.g. expression analyses). To ensure greater clarity, we have now included an additional </w:t>
      </w:r>
      <w:r>
        <w:t>note after step 3.6 in the protocol.</w:t>
      </w:r>
      <w:r w:rsidR="00F15C7D">
        <w:t xml:space="preserve"> </w:t>
      </w:r>
    </w:p>
    <w:p w14:paraId="3A5D1433" w14:textId="3DB5C333" w:rsidR="006700C8" w:rsidRDefault="006700C8" w:rsidP="006700C8">
      <w:pPr>
        <w:jc w:val="both"/>
        <w:rPr>
          <w:b/>
        </w:rPr>
      </w:pPr>
      <w:r w:rsidRPr="006700C8">
        <w:rPr>
          <w:b/>
        </w:rPr>
        <w:br/>
        <w:t>3- Mechanical dissociation could be avoided and replaced with ACCUTASE treatment, or at least discuss these options.</w:t>
      </w:r>
    </w:p>
    <w:p w14:paraId="010E4303" w14:textId="77777777" w:rsidR="00847F88" w:rsidRDefault="00847F88" w:rsidP="006700C8">
      <w:pPr>
        <w:jc w:val="both"/>
        <w:rPr>
          <w:b/>
        </w:rPr>
      </w:pPr>
    </w:p>
    <w:p w14:paraId="4D2507BB" w14:textId="77777777" w:rsidR="00847F88" w:rsidRDefault="00847F88" w:rsidP="006700C8">
      <w:pPr>
        <w:jc w:val="both"/>
      </w:pPr>
      <w:r>
        <w:t>We thank Reviewer #2 for highlighting this point. We have now included a note after step 3.4 to provide the missing information and also mention the alternative options in our Discussion, paragraph 2.</w:t>
      </w:r>
    </w:p>
    <w:p w14:paraId="7A1D3DA4" w14:textId="295B56A0" w:rsidR="006700C8" w:rsidRPr="00847F88" w:rsidRDefault="006700C8" w:rsidP="006700C8">
      <w:pPr>
        <w:jc w:val="both"/>
      </w:pPr>
      <w:r w:rsidRPr="006700C8">
        <w:br/>
      </w:r>
      <w:r w:rsidRPr="006700C8">
        <w:rPr>
          <w:b/>
        </w:rPr>
        <w:t>Moreover, these points from literature should be discussed/updated:</w:t>
      </w:r>
    </w:p>
    <w:p w14:paraId="7E90067A" w14:textId="3016EFCC" w:rsidR="006700C8" w:rsidRPr="006700C8" w:rsidRDefault="00A95B9C" w:rsidP="006700C8">
      <w:pPr>
        <w:jc w:val="both"/>
        <w:rPr>
          <w:b/>
        </w:rPr>
      </w:pPr>
      <w:r>
        <w:rPr>
          <w:b/>
        </w:rPr>
        <w:br/>
        <w:t>Peng et al. in 2011.</w:t>
      </w:r>
      <w:r w:rsidR="009844F3">
        <w:rPr>
          <w:b/>
        </w:rPr>
        <w:fldChar w:fldCharType="begin"/>
      </w:r>
      <w:r w:rsidR="009844F3">
        <w:rPr>
          <w:b/>
        </w:rPr>
        <w:instrText xml:space="preserve"> ADDIN EN.CITE &lt;EndNote&gt;&lt;Cite&gt;&lt;Author&gt;Peng&lt;/Author&gt;&lt;Year&gt;2011&lt;/Year&gt;&lt;RecNum&gt;65&lt;/RecNum&gt;&lt;DisplayText&gt;&lt;style face="superscript"&gt;2&lt;/style&gt;&lt;/DisplayText&gt;&lt;record&gt;&lt;rec-number&gt;65&lt;/rec-number&gt;&lt;foreign-keys&gt;&lt;key app="EN" db-id="9sfze0te5vs5wde9rs95zf0qpdzw92dasw52" timestamp="1561379118"&gt;65&lt;/key&gt;&lt;/foreign-keys&gt;&lt;ref-type name="Journal Article"&gt;17&lt;/ref-type&gt;&lt;contributors&gt;&lt;authors&gt;&lt;author&gt;Peng, T.&lt;/author&gt;&lt;author&gt;Qinghua, M.&lt;/author&gt;&lt;author&gt;Zhenning, T.&lt;/author&gt;&lt;author&gt;Kaifa, W.&lt;/author&gt;&lt;author&gt;Jun, J.&lt;/author&gt;&lt;/authors&gt;&lt;/contributors&gt;&lt;auth-address&gt;Breast Disease Center, Southwest Hospital, Third Military Medical University, Chongqing, People&amp;apos;s Republic of China.&lt;/auth-address&gt;&lt;titles&gt;&lt;title&gt;Long-term sphere culture cannot maintain a high ratio of cancer stem cells: a mathematical model and experiment&lt;/title&gt;&lt;secondary-title&gt;PLoS One&lt;/secondary-title&gt;&lt;/titles&gt;&lt;periodical&gt;&lt;full-title&gt;PLoS One&lt;/full-title&gt;&lt;/periodical&gt;&lt;pages&gt;e25518&lt;/pages&gt;&lt;volume&gt;6&lt;/volume&gt;&lt;number&gt;11&lt;/number&gt;&lt;keywords&gt;&lt;keyword&gt;Cell Culture Techniques/*methods&lt;/keyword&gt;&lt;keyword&gt;Cell Line, Tumor&lt;/keyword&gt;&lt;keyword&gt;Humans&lt;/keyword&gt;&lt;keyword&gt;*Models, Biological&lt;/keyword&gt;&lt;keyword&gt;Neoplastic Stem Cells/*pathology&lt;/keyword&gt;&lt;keyword&gt;Time Factors&lt;/keyword&gt;&lt;/keywords&gt;&lt;dates&gt;&lt;year&gt;2011&lt;/year&gt;&lt;/dates&gt;&lt;isbn&gt;1932-6203 (Electronic)&amp;#xD;1932-6203 (Linking)&lt;/isbn&gt;&lt;accession-num&gt;22110580&lt;/accession-num&gt;&lt;urls&gt;&lt;related-urls&gt;&lt;url&gt;https://www.ncbi.nlm.nih.gov/pubmed/22110580&lt;/url&gt;&lt;/related-urls&gt;&lt;/urls&gt;&lt;custom2&gt;PMC3217918&lt;/custom2&gt;&lt;electronic-resource-num&gt;10.1371/journal.pone.0025518&lt;/electronic-resource-num&gt;&lt;/record&gt;&lt;/Cite&gt;&lt;/EndNote&gt;</w:instrText>
      </w:r>
      <w:r w:rsidR="009844F3">
        <w:rPr>
          <w:b/>
        </w:rPr>
        <w:fldChar w:fldCharType="separate"/>
      </w:r>
      <w:r w:rsidR="009844F3" w:rsidRPr="009844F3">
        <w:rPr>
          <w:b/>
          <w:noProof/>
          <w:vertAlign w:val="superscript"/>
        </w:rPr>
        <w:t>2</w:t>
      </w:r>
      <w:r w:rsidR="009844F3">
        <w:rPr>
          <w:b/>
        </w:rPr>
        <w:fldChar w:fldCharType="end"/>
      </w:r>
      <w:r w:rsidR="006700C8" w:rsidRPr="006700C8">
        <w:rPr>
          <w:b/>
        </w:rPr>
        <w:t>… found that the CSC ratio in long-term sphere culture presented as gradually decreased drift and might be stable at a lower level.</w:t>
      </w:r>
    </w:p>
    <w:p w14:paraId="6D1164AA" w14:textId="77777777" w:rsidR="00847F88" w:rsidRDefault="006700C8" w:rsidP="006700C8">
      <w:pPr>
        <w:jc w:val="both"/>
        <w:rPr>
          <w:b/>
        </w:rPr>
      </w:pPr>
      <w:r w:rsidRPr="006700C8">
        <w:rPr>
          <w:b/>
        </w:rPr>
        <w:br/>
        <w:t>Moreover, the group of Lopez 2013</w:t>
      </w:r>
      <w:r w:rsidR="009844F3">
        <w:rPr>
          <w:b/>
        </w:rPr>
        <w:fldChar w:fldCharType="begin"/>
      </w:r>
      <w:r w:rsidR="009844F3">
        <w:rPr>
          <w:b/>
        </w:rPr>
        <w:instrText xml:space="preserve"> ADDIN EN.CITE &lt;EndNote&gt;&lt;Cite&gt;&lt;Author&gt;Smart&lt;/Author&gt;&lt;Year&gt;2013&lt;/Year&gt;&lt;RecNum&gt;67&lt;/RecNum&gt;&lt;DisplayText&gt;&lt;style face="superscript"&gt;3&lt;/style&gt;&lt;/DisplayText&gt;&lt;record&gt;&lt;rec-number&gt;67&lt;/rec-number&gt;&lt;foreign-keys&gt;&lt;key app="EN" db-id="9sfze0te5vs5wde9rs95zf0qpdzw92dasw52" timestamp="1561379196"&gt;67&lt;/key&gt;&lt;/foreign-keys&gt;&lt;ref-type name="Journal Article"&gt;17&lt;/ref-type&gt;&lt;contributors&gt;&lt;authors&gt;&lt;author&gt;Smart, C. E.&lt;/author&gt;&lt;author&gt;Morrison, B. J.&lt;/author&gt;&lt;author&gt;Saunus, J. M.&lt;/author&gt;&lt;author&gt;Vargas, A. C.&lt;/author&gt;&lt;author&gt;Keith, P.&lt;/author&gt;&lt;author&gt;Reid, L.&lt;/author&gt;&lt;author&gt;Wockner, L.&lt;/author&gt;&lt;author&gt;Askarian-Amiri, M.&lt;/author&gt;&lt;author&gt;Sarkar, D.&lt;/author&gt;&lt;author&gt;Simpson, P. T.&lt;/author&gt;&lt;author&gt;Clarke, C.&lt;/author&gt;&lt;author&gt;Schmidt, C. W.&lt;/author&gt;&lt;author&gt;Reynolds, B. A.&lt;/author&gt;&lt;author&gt;Lakhani, S. R.&lt;/author&gt;&lt;author&gt;Lopez, J. A.&lt;/author&gt;&lt;/authors&gt;&lt;/contributors&gt;&lt;auth-address&gt;UQ Centre for Clinical Research (UQCCR), The University of Queensland, Brisbane, Queensland, Australia. c.smart@uq.edu.au&lt;/auth-address&gt;&lt;titles&gt;&lt;title&gt;In vitro analysis of breast cancer cell line tumourspheres and primary human breast epithelia mammospheres demonstrates inter- and intrasphere heterogeneity&lt;/title&gt;&lt;secondary-title&gt;PLoS One&lt;/secondary-title&gt;&lt;/titles&gt;&lt;periodical&gt;&lt;full-title&gt;PLoS One&lt;/full-title&gt;&lt;/periodical&gt;&lt;pages&gt;e64388&lt;/pages&gt;&lt;volume&gt;8&lt;/volume&gt;&lt;number&gt;6&lt;/number&gt;&lt;keywords&gt;&lt;keyword&gt;Breast Neoplasms/*pathology&lt;/keyword&gt;&lt;keyword&gt;Cell Adhesion&lt;/keyword&gt;&lt;keyword&gt;Cell Line, Tumor&lt;/keyword&gt;&lt;keyword&gt;Flow Cytometry&lt;/keyword&gt;&lt;keyword&gt;Humans&lt;/keyword&gt;&lt;keyword&gt;Mammary Glands, Human/*pathology&lt;/keyword&gt;&lt;keyword&gt;Phenotype&lt;/keyword&gt;&lt;keyword&gt;Spheroids, Cellular/*pathology&lt;/keyword&gt;&lt;/keywords&gt;&lt;dates&gt;&lt;year&gt;2013&lt;/year&gt;&lt;/dates&gt;&lt;isbn&gt;1932-6203 (Electronic)&amp;#xD;1932-6203 (Linking)&lt;/isbn&gt;&lt;accession-num&gt;23750209&lt;/accession-num&gt;&lt;urls&gt;&lt;related-urls&gt;&lt;url&gt;https://www.ncbi.nlm.nih.gov/pubmed/23750209&lt;/url&gt;&lt;/related-urls&gt;&lt;/urls&gt;&lt;custom2&gt;PMC3672101&lt;/custom2&gt;&lt;electronic-resource-num&gt;10.1371/journal.pone.0064388&lt;/electronic-resource-num&gt;&lt;/record&gt;&lt;/Cite&gt;&lt;/EndNote&gt;</w:instrText>
      </w:r>
      <w:r w:rsidR="009844F3">
        <w:rPr>
          <w:b/>
        </w:rPr>
        <w:fldChar w:fldCharType="separate"/>
      </w:r>
      <w:r w:rsidR="009844F3" w:rsidRPr="009844F3">
        <w:rPr>
          <w:b/>
          <w:noProof/>
          <w:vertAlign w:val="superscript"/>
        </w:rPr>
        <w:t>3</w:t>
      </w:r>
      <w:r w:rsidR="009844F3">
        <w:rPr>
          <w:b/>
        </w:rPr>
        <w:fldChar w:fldCharType="end"/>
      </w:r>
      <w:r w:rsidR="00BC2B06">
        <w:rPr>
          <w:b/>
        </w:rPr>
        <w:t xml:space="preserve"> </w:t>
      </w:r>
      <w:r w:rsidRPr="006700C8">
        <w:rPr>
          <w:b/>
        </w:rPr>
        <w:t>in their article state:</w:t>
      </w:r>
    </w:p>
    <w:p w14:paraId="38ED1719" w14:textId="77777777" w:rsidR="00847F88" w:rsidRDefault="00847F88" w:rsidP="006700C8">
      <w:pPr>
        <w:jc w:val="both"/>
        <w:rPr>
          <w:b/>
        </w:rPr>
      </w:pPr>
    </w:p>
    <w:p w14:paraId="03C2B30A" w14:textId="3F479A09" w:rsidR="00BC2B06" w:rsidRDefault="006700C8" w:rsidP="006700C8">
      <w:pPr>
        <w:jc w:val="both"/>
        <w:rPr>
          <w:b/>
        </w:rPr>
      </w:pPr>
      <w:r w:rsidRPr="006700C8">
        <w:rPr>
          <w:b/>
        </w:rPr>
        <w:t>Some studies have shown an inability to serially cultivate normal mammospheres beyond five passages</w:t>
      </w:r>
      <w:r w:rsidR="009844F3">
        <w:rPr>
          <w:b/>
        </w:rPr>
        <w:fldChar w:fldCharType="begin"/>
      </w:r>
      <w:r w:rsidR="009844F3">
        <w:rPr>
          <w:b/>
        </w:rPr>
        <w:instrText xml:space="preserve"> ADDIN EN.CITE &lt;EndNote&gt;&lt;Cite&gt;&lt;Author&gt;Dey&lt;/Author&gt;&lt;Year&gt;2009&lt;/Year&gt;&lt;RecNum&gt;69&lt;/RecNum&gt;&lt;DisplayText&gt;&lt;style face="superscript"&gt;4&lt;/style&gt;&lt;/DisplayText&gt;&lt;record&gt;&lt;rec-number&gt;69&lt;/rec-number&gt;&lt;foreign-keys&gt;&lt;key app="EN" db-id="9sfze0te5vs5wde9rs95zf0qpdzw92dasw52" timestamp="1561379256"&gt;69&lt;/key&gt;&lt;/foreign-keys&gt;&lt;ref-type name="Journal Article"&gt;17&lt;/ref-type&gt;&lt;contributors&gt;&lt;authors&gt;&lt;author&gt;Dey, D.&lt;/author&gt;&lt;author&gt;Saxena, M.&lt;/author&gt;&lt;author&gt;Paranjape, A. N.&lt;/author&gt;&lt;author&gt;Krishnan, V.&lt;/author&gt;&lt;author&gt;Giraddi, R.&lt;/author&gt;&lt;author&gt;Kumar, M. V.&lt;/author&gt;&lt;author&gt;Mukherjee, G.&lt;/author&gt;&lt;author&gt;Rangarajan, A.&lt;/author&gt;&lt;/authors&gt;&lt;/contributors&gt;&lt;auth-address&gt;Department of Molecular Reproduction, Development and Genetics, Indian Institute of Science, Bangalore, India.&lt;/auth-address&gt;&lt;titles&gt;&lt;title&gt;Phenotypic and functional characterization of human mammary stem/progenitor cells in long term culture&lt;/title&gt;&lt;secondary-title&gt;PLoS One&lt;/secondary-title&gt;&lt;/titles&gt;&lt;periodical&gt;&lt;full-title&gt;PLoS One&lt;/full-title&gt;&lt;/periodical&gt;&lt;pages&gt;e5329&lt;/pages&gt;&lt;volume&gt;4&lt;/volume&gt;&lt;number&gt;4&lt;/number&gt;&lt;keywords&gt;&lt;keyword&gt;Animals&lt;/keyword&gt;&lt;keyword&gt;CD24 Antigen/metabolism&lt;/keyword&gt;&lt;keyword&gt;Cell Culture Techniques&lt;/keyword&gt;&lt;keyword&gt;Cell Proliferation&lt;/keyword&gt;&lt;keyword&gt;Female&lt;/keyword&gt;&lt;keyword&gt;HeLa Cells&lt;/keyword&gt;&lt;keyword&gt;Humans&lt;/keyword&gt;&lt;keyword&gt;Immunohistochemistry&lt;/keyword&gt;&lt;keyword&gt;Mammary Glands, Human/*cytology/metabolism&lt;/keyword&gt;&lt;keyword&gt;Mice&lt;/keyword&gt;&lt;keyword&gt;Mice, Inbred C57BL&lt;/keyword&gt;&lt;keyword&gt;Microscopy, Confocal&lt;/keyword&gt;&lt;keyword&gt;Models, Biological&lt;/keyword&gt;&lt;keyword&gt;Neoplastic Stem Cells/metabolism&lt;/keyword&gt;&lt;keyword&gt;Stem Cells/cytology/*metabolism&lt;/keyword&gt;&lt;/keywords&gt;&lt;dates&gt;&lt;year&gt;2009&lt;/year&gt;&lt;/dates&gt;&lt;isbn&gt;1932-6203 (Electronic)&amp;#xD;1932-6203 (Linking)&lt;/isbn&gt;&lt;accession-num&gt;19390630&lt;/accession-num&gt;&lt;urls&gt;&lt;related-urls&gt;&lt;url&gt;https://www.ncbi.nlm.nih.gov/pubmed/19390630&lt;/url&gt;&lt;/related-urls&gt;&lt;/urls&gt;&lt;custom2&gt;PMC2669709&lt;/custom2&gt;&lt;electronic-resource-num&gt;10.1371/journal.pone.0005329&lt;/electronic-resource-num&gt;&lt;/record&gt;&lt;/Cite&gt;&lt;/EndNote&gt;</w:instrText>
      </w:r>
      <w:r w:rsidR="009844F3">
        <w:rPr>
          <w:b/>
        </w:rPr>
        <w:fldChar w:fldCharType="separate"/>
      </w:r>
      <w:r w:rsidR="009844F3" w:rsidRPr="009844F3">
        <w:rPr>
          <w:b/>
          <w:noProof/>
          <w:vertAlign w:val="superscript"/>
        </w:rPr>
        <w:t>4</w:t>
      </w:r>
      <w:r w:rsidR="009844F3">
        <w:rPr>
          <w:b/>
        </w:rPr>
        <w:fldChar w:fldCharType="end"/>
      </w:r>
      <w:r w:rsidRPr="006700C8">
        <w:rPr>
          <w:b/>
        </w:rPr>
        <w:t>, whilst others have demonstrated an inability to maintain a high ratio of CSCs (CD44+/CD24−) in long-term sphere culture, suggesting limited self-renewa</w:t>
      </w:r>
      <w:r w:rsidR="00BC2B06">
        <w:rPr>
          <w:b/>
        </w:rPr>
        <w:t>l capacity</w:t>
      </w:r>
      <w:r w:rsidR="009844F3">
        <w:rPr>
          <w:b/>
        </w:rPr>
        <w:fldChar w:fldCharType="begin"/>
      </w:r>
      <w:r w:rsidR="009844F3">
        <w:rPr>
          <w:b/>
        </w:rPr>
        <w:instrText xml:space="preserve"> ADDIN EN.CITE &lt;EndNote&gt;&lt;Cite&gt;&lt;Author&gt;Peng&lt;/Author&gt;&lt;Year&gt;2011&lt;/Year&gt;&lt;RecNum&gt;65&lt;/RecNum&gt;&lt;DisplayText&gt;&lt;style face="superscript"&gt;2&lt;/style&gt;&lt;/DisplayText&gt;&lt;record&gt;&lt;rec-number&gt;65&lt;/rec-number&gt;&lt;foreign-keys&gt;&lt;key app="EN" db-id="9sfze0te5vs5wde9rs95zf0qpdzw92dasw52" timestamp="1561379118"&gt;65&lt;/key&gt;&lt;/foreign-keys&gt;&lt;ref-type name="Journal Article"&gt;17&lt;/ref-type&gt;&lt;contributors&gt;&lt;authors&gt;&lt;author&gt;Peng, T.&lt;/author&gt;&lt;author&gt;Qinghua, M.&lt;/author&gt;&lt;author&gt;Zhenning, T.&lt;/author&gt;&lt;author&gt;Kaifa, W.&lt;/author&gt;&lt;author&gt;Jun, J.&lt;/author&gt;&lt;/authors&gt;&lt;/contributors&gt;&lt;auth-address&gt;Breast Disease Center, Southwest Hospital, Third Military Medical University, Chongqing, People&amp;apos;s Republic of China.&lt;/auth-address&gt;&lt;titles&gt;&lt;title&gt;Long-term sphere culture cannot maintain a high ratio of cancer stem cells: a mathematical model and experiment&lt;/title&gt;&lt;secondary-title&gt;PLoS One&lt;/secondary-title&gt;&lt;/titles&gt;&lt;periodical&gt;&lt;full-title&gt;PLoS One&lt;/full-title&gt;&lt;/periodical&gt;&lt;pages&gt;e25518&lt;/pages&gt;&lt;volume&gt;6&lt;/volume&gt;&lt;number&gt;11&lt;/number&gt;&lt;keywords&gt;&lt;keyword&gt;Cell Culture Techniques/*methods&lt;/keyword&gt;&lt;keyword&gt;Cell Line, Tumor&lt;/keyword&gt;&lt;keyword&gt;Humans&lt;/keyword&gt;&lt;keyword&gt;*Models, Biological&lt;/keyword&gt;&lt;keyword&gt;Neoplastic Stem Cells/*pathology&lt;/keyword&gt;&lt;keyword&gt;Time Factors&lt;/keyword&gt;&lt;/keywords&gt;&lt;dates&gt;&lt;year&gt;2011&lt;/year&gt;&lt;/dates&gt;&lt;isbn&gt;1932-6203 (Electronic)&amp;#xD;1932-6203 (Linking)&lt;/isbn&gt;&lt;accession-num&gt;22110580&lt;/accession-num&gt;&lt;urls&gt;&lt;related-urls&gt;&lt;url&gt;https://www.ncbi.nlm.nih.gov/pubmed/22110580&lt;/url&gt;&lt;/related-urls&gt;&lt;/urls&gt;&lt;custom2&gt;PMC3217918&lt;/custom2&gt;&lt;electronic-resource-num&gt;10.1371/journal.pone.0025518&lt;/electronic-resource-num&gt;&lt;/record&gt;&lt;/Cite&gt;&lt;/EndNote&gt;</w:instrText>
      </w:r>
      <w:r w:rsidR="009844F3">
        <w:rPr>
          <w:b/>
        </w:rPr>
        <w:fldChar w:fldCharType="separate"/>
      </w:r>
      <w:r w:rsidR="009844F3" w:rsidRPr="009844F3">
        <w:rPr>
          <w:b/>
          <w:noProof/>
          <w:vertAlign w:val="superscript"/>
        </w:rPr>
        <w:t>2</w:t>
      </w:r>
      <w:r w:rsidR="009844F3">
        <w:rPr>
          <w:b/>
        </w:rPr>
        <w:fldChar w:fldCharType="end"/>
      </w:r>
      <w:r w:rsidRPr="006700C8">
        <w:rPr>
          <w:b/>
        </w:rPr>
        <w:t>. Spheres are known to expres</w:t>
      </w:r>
      <w:r w:rsidR="00BC2B06">
        <w:rPr>
          <w:b/>
        </w:rPr>
        <w:t>s markers of differentiation</w:t>
      </w:r>
      <w:r w:rsidR="00B4559A">
        <w:rPr>
          <w:b/>
        </w:rPr>
        <w:fldChar w:fldCharType="begin">
          <w:fldData xml:space="preserve">PEVuZE5vdGU+PENpdGU+PEF1dGhvcj5Eb250dTwvQXV0aG9yPjxZZWFyPjIwMDM8L1llYXI+PFJl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</w:fldData>
        </w:fldChar>
      </w:r>
      <w:r w:rsidR="0052715F">
        <w:rPr>
          <w:b/>
        </w:rPr>
        <w:instrText xml:space="preserve"> ADDIN EN.CITE </w:instrText>
      </w:r>
      <w:r w:rsidR="0052715F">
        <w:rPr>
          <w:b/>
        </w:rPr>
        <w:fldChar w:fldCharType="begin">
          <w:fldData xml:space="preserve">PEVuZE5vdGU+PENpdGU+PEF1dGhvcj5Eb250dTwvQXV0aG9yPjxZZWFyPjIwMDM8L1llYXI+PFJl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</w:fldData>
        </w:fldChar>
      </w:r>
      <w:r w:rsidR="0052715F">
        <w:rPr>
          <w:b/>
        </w:rPr>
        <w:instrText xml:space="preserve"> ADDIN EN.CITE.DATA </w:instrText>
      </w:r>
      <w:r w:rsidR="0052715F">
        <w:rPr>
          <w:b/>
        </w:rPr>
      </w:r>
      <w:r w:rsidR="0052715F">
        <w:rPr>
          <w:b/>
        </w:rPr>
        <w:fldChar w:fldCharType="end"/>
      </w:r>
      <w:r w:rsidR="00B4559A">
        <w:rPr>
          <w:b/>
        </w:rPr>
        <w:fldChar w:fldCharType="separate"/>
      </w:r>
      <w:r w:rsidR="00B4559A" w:rsidRPr="00B4559A">
        <w:rPr>
          <w:b/>
          <w:noProof/>
          <w:vertAlign w:val="superscript"/>
        </w:rPr>
        <w:t>5</w:t>
      </w:r>
      <w:r w:rsidR="00B4559A">
        <w:rPr>
          <w:b/>
        </w:rPr>
        <w:fldChar w:fldCharType="end"/>
      </w:r>
      <w:r w:rsidRPr="006700C8">
        <w:rPr>
          <w:b/>
        </w:rPr>
        <w:t>, further suggesting they may not universally 'enrich' for stem cells. Other studies are emerging that convincingly demonstrate sphere formation actually reverses CSC phenotype in s</w:t>
      </w:r>
      <w:r w:rsidR="00BC2B06">
        <w:rPr>
          <w:b/>
        </w:rPr>
        <w:t>ome cell lines</w:t>
      </w:r>
      <w:r w:rsidR="009844F3">
        <w:rPr>
          <w:b/>
        </w:rPr>
        <w:fldChar w:fldCharType="begin">
          <w:fldData xml:space="preserve">PEVuZE5vdGU+PENpdGU+PEF1dGhvcj5NYXRpbGFpbmVuPC9BdXRob3I+PFllYXI+MjAxMjwvWWVh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</w:fldData>
        </w:fldChar>
      </w:r>
      <w:r w:rsidR="0052715F">
        <w:rPr>
          <w:b/>
        </w:rPr>
        <w:instrText xml:space="preserve"> ADDIN EN.CITE </w:instrText>
      </w:r>
      <w:r w:rsidR="0052715F">
        <w:rPr>
          <w:b/>
        </w:rPr>
        <w:fldChar w:fldCharType="begin">
          <w:fldData xml:space="preserve">PEVuZE5vdGU+PENpdGU+PEF1dGhvcj5NYXRpbGFpbmVuPC9BdXRob3I+PFllYXI+MjAxMjwvWWVh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</w:fldData>
        </w:fldChar>
      </w:r>
      <w:r w:rsidR="0052715F">
        <w:rPr>
          <w:b/>
        </w:rPr>
        <w:instrText xml:space="preserve"> ADDIN EN.CITE.DATA </w:instrText>
      </w:r>
      <w:r w:rsidR="0052715F">
        <w:rPr>
          <w:b/>
        </w:rPr>
      </w:r>
      <w:r w:rsidR="0052715F">
        <w:rPr>
          <w:b/>
        </w:rPr>
        <w:fldChar w:fldCharType="end"/>
      </w:r>
      <w:r w:rsidR="009844F3">
        <w:rPr>
          <w:b/>
        </w:rPr>
        <w:fldChar w:fldCharType="separate"/>
      </w:r>
      <w:r w:rsidR="00B4559A" w:rsidRPr="00B4559A">
        <w:rPr>
          <w:b/>
          <w:noProof/>
          <w:vertAlign w:val="superscript"/>
        </w:rPr>
        <w:t>6</w:t>
      </w:r>
      <w:r w:rsidR="009844F3">
        <w:rPr>
          <w:b/>
        </w:rPr>
        <w:fldChar w:fldCharType="end"/>
      </w:r>
      <w:r w:rsidRPr="006700C8">
        <w:rPr>
          <w:b/>
        </w:rPr>
        <w:t>.</w:t>
      </w:r>
    </w:p>
    <w:p w14:paraId="6956B103" w14:textId="77777777" w:rsidR="009844F3" w:rsidRDefault="009844F3" w:rsidP="006700C8">
      <w:pPr>
        <w:jc w:val="both"/>
        <w:rPr>
          <w:b/>
        </w:rPr>
      </w:pPr>
    </w:p>
    <w:p w14:paraId="3DD1AFE2" w14:textId="30588832" w:rsidR="009844F3" w:rsidRDefault="00847F88" w:rsidP="006700C8">
      <w:pPr>
        <w:jc w:val="both"/>
      </w:pPr>
      <w:r>
        <w:t xml:space="preserve">We </w:t>
      </w:r>
      <w:r w:rsidR="00DF290A">
        <w:t>thank Reviewer #2 for the suggestion. We have now better clarified this point, by acknowledging the existence of</w:t>
      </w:r>
      <w:r>
        <w:t xml:space="preserve"> inter- and intra-mammosphere phenotypic heterogeneity </w:t>
      </w:r>
      <w:r w:rsidR="00FD321D">
        <w:t xml:space="preserve">and that only a minor fraction of the culture retains the ability to form new spheres </w:t>
      </w:r>
      <w:r w:rsidR="00FD321D" w:rsidRPr="00FD321D">
        <w:rPr>
          <w:i/>
        </w:rPr>
        <w:t>in vitro</w:t>
      </w:r>
      <w:r w:rsidR="00FD321D">
        <w:t xml:space="preserve"> and/or form a functional organ </w:t>
      </w:r>
      <w:r w:rsidR="00FD321D" w:rsidRPr="00FD321D">
        <w:rPr>
          <w:i/>
        </w:rPr>
        <w:t>in vivo</w:t>
      </w:r>
      <w:r w:rsidR="00FD321D">
        <w:t>.</w:t>
      </w:r>
      <w:r w:rsidR="005F21A0">
        <w:t xml:space="preserve"> Please refer to our Discussion section, paragraph 5.</w:t>
      </w:r>
    </w:p>
    <w:p w14:paraId="2CA0A8CD" w14:textId="77777777" w:rsidR="00FD321D" w:rsidRDefault="00FD321D" w:rsidP="006700C8">
      <w:pPr>
        <w:jc w:val="both"/>
      </w:pPr>
    </w:p>
    <w:p w14:paraId="2A788DCD" w14:textId="77777777" w:rsidR="00FD321D" w:rsidRPr="00847F88" w:rsidRDefault="00FD321D" w:rsidP="006700C8">
      <w:pPr>
        <w:jc w:val="both"/>
      </w:pPr>
    </w:p>
    <w:p w14:paraId="7A521602" w14:textId="35CFFDD5" w:rsidR="009844F3" w:rsidRPr="009844F3" w:rsidRDefault="009844F3" w:rsidP="00D97E98">
      <w:pPr>
        <w:jc w:val="both"/>
        <w:rPr>
          <w:b/>
        </w:rPr>
      </w:pPr>
      <w:r>
        <w:rPr>
          <w:b/>
        </w:rPr>
        <w:t>References:</w:t>
      </w:r>
    </w:p>
    <w:p w14:paraId="7657A5B5" w14:textId="77777777" w:rsidR="009844F3" w:rsidRDefault="009844F3" w:rsidP="00D97E98">
      <w:pPr>
        <w:jc w:val="both"/>
      </w:pPr>
    </w:p>
    <w:p w14:paraId="5EBE3B12" w14:textId="77777777" w:rsidR="005F21A0" w:rsidRPr="005F21A0" w:rsidRDefault="009844F3" w:rsidP="005F21A0">
      <w:pPr>
        <w:pStyle w:val="EndNoteBibliography"/>
        <w:ind w:left="720" w:hanging="720"/>
        <w:rPr>
          <w:noProof/>
        </w:rPr>
      </w:pPr>
      <w:r>
        <w:fldChar w:fldCharType="begin"/>
      </w:r>
      <w:r>
        <w:instrText xml:space="preserve"> ADDIN EN.REFLIST </w:instrText>
      </w:r>
      <w:r>
        <w:fldChar w:fldCharType="separate"/>
      </w:r>
      <w:r w:rsidR="005F21A0" w:rsidRPr="005F21A0">
        <w:rPr>
          <w:noProof/>
        </w:rPr>
        <w:t>1</w:t>
      </w:r>
      <w:r w:rsidR="005F21A0" w:rsidRPr="005F21A0">
        <w:rPr>
          <w:noProof/>
        </w:rPr>
        <w:tab/>
        <w:t>Santoro, A.</w:t>
      </w:r>
      <w:r w:rsidR="005F21A0" w:rsidRPr="005F21A0">
        <w:rPr>
          <w:i/>
          <w:noProof/>
        </w:rPr>
        <w:t xml:space="preserve"> et al.</w:t>
      </w:r>
      <w:r w:rsidR="005F21A0" w:rsidRPr="005F21A0">
        <w:rPr>
          <w:noProof/>
        </w:rPr>
        <w:t xml:space="preserve"> p53 Loss in Breast Cancer Leads to Myc Activation, Increased Cell Plasticity, and Expression of a Mitotic Signature with Prognostic Value. </w:t>
      </w:r>
      <w:r w:rsidR="005F21A0" w:rsidRPr="005F21A0">
        <w:rPr>
          <w:i/>
          <w:noProof/>
        </w:rPr>
        <w:t>Cell Reports.</w:t>
      </w:r>
      <w:r w:rsidR="005F21A0" w:rsidRPr="005F21A0">
        <w:rPr>
          <w:noProof/>
        </w:rPr>
        <w:t xml:space="preserve"> </w:t>
      </w:r>
      <w:r w:rsidR="005F21A0" w:rsidRPr="005F21A0">
        <w:rPr>
          <w:b/>
          <w:noProof/>
        </w:rPr>
        <w:t>26</w:t>
      </w:r>
      <w:r w:rsidR="005F21A0" w:rsidRPr="005F21A0">
        <w:rPr>
          <w:noProof/>
        </w:rPr>
        <w:t xml:space="preserve"> (3), 624-638 e628, (2019).</w:t>
      </w:r>
    </w:p>
    <w:p w14:paraId="0C1A4D99" w14:textId="77777777" w:rsidR="005F21A0" w:rsidRPr="005F21A0" w:rsidRDefault="005F21A0" w:rsidP="005F21A0">
      <w:pPr>
        <w:pStyle w:val="EndNoteBibliography"/>
        <w:ind w:left="720" w:hanging="720"/>
        <w:rPr>
          <w:noProof/>
        </w:rPr>
      </w:pPr>
      <w:r w:rsidRPr="005F21A0">
        <w:rPr>
          <w:noProof/>
        </w:rPr>
        <w:t>2</w:t>
      </w:r>
      <w:r w:rsidRPr="005F21A0">
        <w:rPr>
          <w:noProof/>
        </w:rPr>
        <w:tab/>
        <w:t xml:space="preserve">Peng, T., Qinghua, M., Zhenning, T., Kaifa, W. &amp; Jun, J. Long-term sphere culture cannot maintain a high ratio of cancer stem cells: a mathematical model and experiment. </w:t>
      </w:r>
      <w:r w:rsidRPr="005F21A0">
        <w:rPr>
          <w:i/>
          <w:noProof/>
        </w:rPr>
        <w:t>PLoS One.</w:t>
      </w:r>
      <w:r w:rsidRPr="005F21A0">
        <w:rPr>
          <w:noProof/>
        </w:rPr>
        <w:t xml:space="preserve"> </w:t>
      </w:r>
      <w:r w:rsidRPr="005F21A0">
        <w:rPr>
          <w:b/>
          <w:noProof/>
        </w:rPr>
        <w:t>6</w:t>
      </w:r>
      <w:r w:rsidRPr="005F21A0">
        <w:rPr>
          <w:noProof/>
        </w:rPr>
        <w:t xml:space="preserve"> (11), e25518, (2011).</w:t>
      </w:r>
    </w:p>
    <w:p w14:paraId="07AEF75A" w14:textId="77777777" w:rsidR="005F21A0" w:rsidRPr="005F21A0" w:rsidRDefault="005F21A0" w:rsidP="005F21A0">
      <w:pPr>
        <w:pStyle w:val="EndNoteBibliography"/>
        <w:ind w:left="720" w:hanging="720"/>
        <w:rPr>
          <w:noProof/>
        </w:rPr>
      </w:pPr>
      <w:r w:rsidRPr="005F21A0">
        <w:rPr>
          <w:noProof/>
        </w:rPr>
        <w:t>3</w:t>
      </w:r>
      <w:r w:rsidRPr="005F21A0">
        <w:rPr>
          <w:noProof/>
        </w:rPr>
        <w:tab/>
        <w:t>Smart, C. E.</w:t>
      </w:r>
      <w:r w:rsidRPr="005F21A0">
        <w:rPr>
          <w:i/>
          <w:noProof/>
        </w:rPr>
        <w:t xml:space="preserve"> et al.</w:t>
      </w:r>
      <w:r w:rsidRPr="005F21A0">
        <w:rPr>
          <w:noProof/>
        </w:rPr>
        <w:t xml:space="preserve"> In vitro analysis of breast cancer cell line tumourspheres and primary human breast epithelia mammospheres demonstrates inter- and intrasphere heterogeneity. </w:t>
      </w:r>
      <w:r w:rsidRPr="005F21A0">
        <w:rPr>
          <w:i/>
          <w:noProof/>
        </w:rPr>
        <w:t>PLoS One.</w:t>
      </w:r>
      <w:r w:rsidRPr="005F21A0">
        <w:rPr>
          <w:noProof/>
        </w:rPr>
        <w:t xml:space="preserve"> </w:t>
      </w:r>
      <w:r w:rsidRPr="005F21A0">
        <w:rPr>
          <w:b/>
          <w:noProof/>
        </w:rPr>
        <w:t>8</w:t>
      </w:r>
      <w:r w:rsidRPr="005F21A0">
        <w:rPr>
          <w:noProof/>
        </w:rPr>
        <w:t xml:space="preserve"> (6), e64388, (2013).</w:t>
      </w:r>
    </w:p>
    <w:p w14:paraId="2E6FE9CF" w14:textId="77777777" w:rsidR="005F21A0" w:rsidRPr="005F21A0" w:rsidRDefault="005F21A0" w:rsidP="005F21A0">
      <w:pPr>
        <w:pStyle w:val="EndNoteBibliography"/>
        <w:ind w:left="720" w:hanging="720"/>
        <w:rPr>
          <w:noProof/>
        </w:rPr>
      </w:pPr>
      <w:r w:rsidRPr="005F21A0">
        <w:rPr>
          <w:noProof/>
        </w:rPr>
        <w:t>4</w:t>
      </w:r>
      <w:r w:rsidRPr="005F21A0">
        <w:rPr>
          <w:noProof/>
        </w:rPr>
        <w:tab/>
        <w:t>Dey, D.</w:t>
      </w:r>
      <w:r w:rsidRPr="005F21A0">
        <w:rPr>
          <w:i/>
          <w:noProof/>
        </w:rPr>
        <w:t xml:space="preserve"> et al.</w:t>
      </w:r>
      <w:r w:rsidRPr="005F21A0">
        <w:rPr>
          <w:noProof/>
        </w:rPr>
        <w:t xml:space="preserve"> Phenotypic and functional characterization of human mammary stem/progenitor cells in long term culture. </w:t>
      </w:r>
      <w:r w:rsidRPr="005F21A0">
        <w:rPr>
          <w:i/>
          <w:noProof/>
        </w:rPr>
        <w:t>PLoS One.</w:t>
      </w:r>
      <w:r w:rsidRPr="005F21A0">
        <w:rPr>
          <w:noProof/>
        </w:rPr>
        <w:t xml:space="preserve"> </w:t>
      </w:r>
      <w:r w:rsidRPr="005F21A0">
        <w:rPr>
          <w:b/>
          <w:noProof/>
        </w:rPr>
        <w:t>4</w:t>
      </w:r>
      <w:r w:rsidRPr="005F21A0">
        <w:rPr>
          <w:noProof/>
        </w:rPr>
        <w:t xml:space="preserve"> (4), e5329, (2009).</w:t>
      </w:r>
    </w:p>
    <w:p w14:paraId="64103DF3" w14:textId="77777777" w:rsidR="005F21A0" w:rsidRPr="005F21A0" w:rsidRDefault="005F21A0" w:rsidP="005F21A0">
      <w:pPr>
        <w:pStyle w:val="EndNoteBibliography"/>
        <w:ind w:left="720" w:hanging="720"/>
        <w:rPr>
          <w:noProof/>
        </w:rPr>
      </w:pPr>
      <w:r w:rsidRPr="005F21A0">
        <w:rPr>
          <w:noProof/>
        </w:rPr>
        <w:t>5</w:t>
      </w:r>
      <w:r w:rsidRPr="005F21A0">
        <w:rPr>
          <w:noProof/>
        </w:rPr>
        <w:tab/>
        <w:t>Dontu, G.</w:t>
      </w:r>
      <w:r w:rsidRPr="005F21A0">
        <w:rPr>
          <w:i/>
          <w:noProof/>
        </w:rPr>
        <w:t xml:space="preserve"> et al.</w:t>
      </w:r>
      <w:r w:rsidRPr="005F21A0">
        <w:rPr>
          <w:noProof/>
        </w:rPr>
        <w:t xml:space="preserve"> In vitro propagation and transcriptional profiling of human mammary stem/progenitor cells. </w:t>
      </w:r>
      <w:r w:rsidRPr="005F21A0">
        <w:rPr>
          <w:i/>
          <w:noProof/>
        </w:rPr>
        <w:t>Genes &amp; Development.</w:t>
      </w:r>
      <w:r w:rsidRPr="005F21A0">
        <w:rPr>
          <w:noProof/>
        </w:rPr>
        <w:t xml:space="preserve"> </w:t>
      </w:r>
      <w:r w:rsidRPr="005F21A0">
        <w:rPr>
          <w:b/>
          <w:noProof/>
        </w:rPr>
        <w:t>17</w:t>
      </w:r>
      <w:r w:rsidRPr="005F21A0">
        <w:rPr>
          <w:noProof/>
        </w:rPr>
        <w:t xml:space="preserve"> (10), 1253-1270, (2003).</w:t>
      </w:r>
    </w:p>
    <w:p w14:paraId="7FA8A53D" w14:textId="77777777" w:rsidR="005F21A0" w:rsidRPr="005F21A0" w:rsidRDefault="005F21A0" w:rsidP="005F21A0">
      <w:pPr>
        <w:pStyle w:val="EndNoteBibliography"/>
        <w:ind w:left="720" w:hanging="720"/>
        <w:rPr>
          <w:noProof/>
        </w:rPr>
      </w:pPr>
      <w:r w:rsidRPr="005F21A0">
        <w:rPr>
          <w:noProof/>
        </w:rPr>
        <w:t>6</w:t>
      </w:r>
      <w:r w:rsidRPr="005F21A0">
        <w:rPr>
          <w:noProof/>
        </w:rPr>
        <w:tab/>
        <w:t xml:space="preserve">Matilainen, H., Yu, X. W., Tang, C. W., Berridge, M. V. &amp; McConnell, M. J. Sphere formation reverses the metastatic and cancer stem cell phenotype of the murine mammary tumour 4T1, independently of the putative cancer stem cell marker Sca-1. </w:t>
      </w:r>
      <w:r w:rsidRPr="005F21A0">
        <w:rPr>
          <w:i/>
          <w:noProof/>
        </w:rPr>
        <w:t>Cancer Letters.</w:t>
      </w:r>
      <w:r w:rsidRPr="005F21A0">
        <w:rPr>
          <w:noProof/>
        </w:rPr>
        <w:t xml:space="preserve"> </w:t>
      </w:r>
      <w:r w:rsidRPr="005F21A0">
        <w:rPr>
          <w:b/>
          <w:noProof/>
        </w:rPr>
        <w:t>323</w:t>
      </w:r>
      <w:r w:rsidRPr="005F21A0">
        <w:rPr>
          <w:noProof/>
        </w:rPr>
        <w:t xml:space="preserve"> (1), 20-28, (2012).</w:t>
      </w:r>
    </w:p>
    <w:p w14:paraId="59B83744" w14:textId="5D1166FB" w:rsidR="007B25FE" w:rsidRPr="007B25FE" w:rsidRDefault="009844F3" w:rsidP="00D97E98">
      <w:pPr>
        <w:jc w:val="both"/>
      </w:pPr>
      <w:r>
        <w:fldChar w:fldCharType="end"/>
      </w:r>
    </w:p>
    <w:sectPr w:rsidR="007B25FE" w:rsidRPr="007B25FE" w:rsidSect="001F5DC5">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fze0te5vs5wde9rs95zf0qpdzw92dasw52&quot;&gt;Jove&lt;record-ids&gt;&lt;item&gt;1&lt;/item&gt;&lt;item&gt;65&lt;/item&gt;&lt;item&gt;67&lt;/item&gt;&lt;item&gt;69&lt;/item&gt;&lt;item&gt;70&lt;/item&gt;&lt;item&gt;72&lt;/item&gt;&lt;/record-ids&gt;&lt;/item&gt;&lt;/Libraries&gt;"/>
  </w:docVars>
  <w:rsids>
    <w:rsidRoot w:val="007B25FE"/>
    <w:rsid w:val="0002221B"/>
    <w:rsid w:val="00024B21"/>
    <w:rsid w:val="000A308D"/>
    <w:rsid w:val="000C39D7"/>
    <w:rsid w:val="0011214E"/>
    <w:rsid w:val="001F5DC5"/>
    <w:rsid w:val="002101B5"/>
    <w:rsid w:val="00212813"/>
    <w:rsid w:val="00246767"/>
    <w:rsid w:val="0026176B"/>
    <w:rsid w:val="0028071E"/>
    <w:rsid w:val="002A6A82"/>
    <w:rsid w:val="002B2BAC"/>
    <w:rsid w:val="002C6D12"/>
    <w:rsid w:val="002D632A"/>
    <w:rsid w:val="002F0CD4"/>
    <w:rsid w:val="00341945"/>
    <w:rsid w:val="00361075"/>
    <w:rsid w:val="003750E0"/>
    <w:rsid w:val="003826BA"/>
    <w:rsid w:val="003E0220"/>
    <w:rsid w:val="004264FB"/>
    <w:rsid w:val="004520C3"/>
    <w:rsid w:val="00483716"/>
    <w:rsid w:val="0052715F"/>
    <w:rsid w:val="005418EF"/>
    <w:rsid w:val="005544F4"/>
    <w:rsid w:val="00570789"/>
    <w:rsid w:val="00577B5C"/>
    <w:rsid w:val="005F21A0"/>
    <w:rsid w:val="005F3AE7"/>
    <w:rsid w:val="00626E60"/>
    <w:rsid w:val="00640D89"/>
    <w:rsid w:val="00652D75"/>
    <w:rsid w:val="00664A81"/>
    <w:rsid w:val="006700C8"/>
    <w:rsid w:val="006A46D4"/>
    <w:rsid w:val="006B60FB"/>
    <w:rsid w:val="006D0ED8"/>
    <w:rsid w:val="006D6695"/>
    <w:rsid w:val="007533CE"/>
    <w:rsid w:val="0077343B"/>
    <w:rsid w:val="007B25FE"/>
    <w:rsid w:val="007C074D"/>
    <w:rsid w:val="0080517B"/>
    <w:rsid w:val="00807D7F"/>
    <w:rsid w:val="00815B34"/>
    <w:rsid w:val="00822478"/>
    <w:rsid w:val="00847F88"/>
    <w:rsid w:val="00867FD0"/>
    <w:rsid w:val="008D4FF0"/>
    <w:rsid w:val="0097714F"/>
    <w:rsid w:val="009844F3"/>
    <w:rsid w:val="0098787C"/>
    <w:rsid w:val="009B68F4"/>
    <w:rsid w:val="009E18D1"/>
    <w:rsid w:val="009F4D39"/>
    <w:rsid w:val="00A95B9C"/>
    <w:rsid w:val="00AA1162"/>
    <w:rsid w:val="00AF5CFF"/>
    <w:rsid w:val="00B253A0"/>
    <w:rsid w:val="00B260C2"/>
    <w:rsid w:val="00B4559A"/>
    <w:rsid w:val="00B63505"/>
    <w:rsid w:val="00B8680A"/>
    <w:rsid w:val="00BC2B06"/>
    <w:rsid w:val="00C146E2"/>
    <w:rsid w:val="00C20E39"/>
    <w:rsid w:val="00C71703"/>
    <w:rsid w:val="00C9371D"/>
    <w:rsid w:val="00CC618F"/>
    <w:rsid w:val="00CE7AE2"/>
    <w:rsid w:val="00D928AF"/>
    <w:rsid w:val="00D97E98"/>
    <w:rsid w:val="00DF290A"/>
    <w:rsid w:val="00E20E87"/>
    <w:rsid w:val="00E407CE"/>
    <w:rsid w:val="00E67136"/>
    <w:rsid w:val="00EE2493"/>
    <w:rsid w:val="00F04F79"/>
    <w:rsid w:val="00F15BF9"/>
    <w:rsid w:val="00F15C7D"/>
    <w:rsid w:val="00F342DA"/>
    <w:rsid w:val="00F3600E"/>
    <w:rsid w:val="00FD1F98"/>
    <w:rsid w:val="00FD32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7B7FFA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25FE"/>
    <w:pPr>
      <w:ind w:left="720"/>
      <w:contextualSpacing/>
    </w:pPr>
  </w:style>
  <w:style w:type="paragraph" w:customStyle="1" w:styleId="EndNoteBibliographyTitle">
    <w:name w:val="EndNote Bibliography Title"/>
    <w:basedOn w:val="Normal"/>
    <w:rsid w:val="009844F3"/>
    <w:pPr>
      <w:jc w:val="center"/>
    </w:pPr>
    <w:rPr>
      <w:rFonts w:ascii="Calibri" w:hAnsi="Calibri"/>
    </w:rPr>
  </w:style>
  <w:style w:type="paragraph" w:customStyle="1" w:styleId="EndNoteBibliography">
    <w:name w:val="EndNote Bibliography"/>
    <w:basedOn w:val="Normal"/>
    <w:rsid w:val="009844F3"/>
    <w:pPr>
      <w:jc w:val="both"/>
    </w:pPr>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6480827">
      <w:bodyDiv w:val="1"/>
      <w:marLeft w:val="0"/>
      <w:marRight w:val="0"/>
      <w:marTop w:val="0"/>
      <w:marBottom w:val="0"/>
      <w:divBdr>
        <w:top w:val="none" w:sz="0" w:space="0" w:color="auto"/>
        <w:left w:val="none" w:sz="0" w:space="0" w:color="auto"/>
        <w:bottom w:val="none" w:sz="0" w:space="0" w:color="auto"/>
        <w:right w:val="none" w:sz="0" w:space="0" w:color="auto"/>
      </w:divBdr>
    </w:div>
    <w:div w:id="939529973">
      <w:bodyDiv w:val="1"/>
      <w:marLeft w:val="0"/>
      <w:marRight w:val="0"/>
      <w:marTop w:val="0"/>
      <w:marBottom w:val="0"/>
      <w:divBdr>
        <w:top w:val="none" w:sz="0" w:space="0" w:color="auto"/>
        <w:left w:val="none" w:sz="0" w:space="0" w:color="auto"/>
        <w:bottom w:val="none" w:sz="0" w:space="0" w:color="auto"/>
        <w:right w:val="none" w:sz="0" w:space="0" w:color="auto"/>
      </w:divBdr>
    </w:div>
    <w:div w:id="1283338686">
      <w:bodyDiv w:val="1"/>
      <w:marLeft w:val="0"/>
      <w:marRight w:val="0"/>
      <w:marTop w:val="0"/>
      <w:marBottom w:val="0"/>
      <w:divBdr>
        <w:top w:val="none" w:sz="0" w:space="0" w:color="auto"/>
        <w:left w:val="none" w:sz="0" w:space="0" w:color="auto"/>
        <w:bottom w:val="none" w:sz="0" w:space="0" w:color="auto"/>
        <w:right w:val="none" w:sz="0" w:space="0" w:color="auto"/>
      </w:divBdr>
    </w:div>
    <w:div w:id="138301545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TotalTime>
  <Pages>3</Pages>
  <Words>2026</Words>
  <Characters>11549</Characters>
  <Application>Microsoft Macintosh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lia Vlachou</dc:creator>
  <cp:keywords/>
  <dc:description/>
  <cp:lastModifiedBy>Thalia Vlachou</cp:lastModifiedBy>
  <cp:revision>23</cp:revision>
  <dcterms:created xsi:type="dcterms:W3CDTF">2019-06-24T10:46:00Z</dcterms:created>
  <dcterms:modified xsi:type="dcterms:W3CDTF">2019-06-24T20:30:00Z</dcterms:modified>
</cp:coreProperties>
</file>